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899D62" w14:textId="4D00276C" w:rsidR="00810767" w:rsidRDefault="001F0075" w:rsidP="00901227">
      <w:pPr>
        <w:spacing w:line="360" w:lineRule="auto"/>
      </w:pPr>
      <w:bookmarkStart w:id="0" w:name="_GoBack"/>
      <w:r>
        <w:t xml:space="preserve">Woody plants play an important role in determining the physical structure of many riparian ecosystems </w:t>
      </w:r>
      <w:r>
        <w:fldChar w:fldCharType="begin" w:fldLock="1"/>
      </w:r>
      <w:r w:rsidR="000114EA">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Bertoldi &amp; Corenblit 2012)", "plainTextFormattedCitation" : "(Gurnell, Bertoldi &amp; Corenblit 2012)", "previouslyFormattedCitation" : "(Gurnell, Bertoldi &amp; Corenblit 2012)" }, "properties" : { "noteIndex" : 0 }, "schema" : "https://github.com/citation-style-language/schema/raw/master/csl-citation.json" }</w:instrText>
      </w:r>
      <w:r>
        <w:fldChar w:fldCharType="separate"/>
      </w:r>
      <w:r w:rsidR="0059644D" w:rsidRPr="0059644D">
        <w:rPr>
          <w:noProof/>
        </w:rPr>
        <w:t>(Gurnell, Bertoldi &amp; Corenblit 2012)</w:t>
      </w:r>
      <w:r>
        <w:fldChar w:fldCharType="end"/>
      </w:r>
      <w:r w:rsidR="00734DD2">
        <w:t xml:space="preserve">. </w:t>
      </w:r>
      <w:r w:rsidR="00810767">
        <w:t xml:space="preserve">Understanding </w:t>
      </w:r>
      <w:r w:rsidR="0024242D">
        <w:t xml:space="preserve">the responses of </w:t>
      </w:r>
      <w:r w:rsidR="00810767">
        <w:t>woody riparian plants</w:t>
      </w:r>
      <w:r w:rsidR="0024242D">
        <w:t xml:space="preserve"> to environmental stresses</w:t>
      </w:r>
      <w:r w:rsidR="00810767">
        <w:t xml:space="preserve"> is therefore central to river rehabilitation and riparian conservation efforts. </w:t>
      </w:r>
    </w:p>
    <w:p w14:paraId="7667A6D1" w14:textId="67A4F93E" w:rsidR="001157EE" w:rsidRDefault="00734DD2" w:rsidP="00901227">
      <w:pPr>
        <w:spacing w:line="360" w:lineRule="auto"/>
      </w:pPr>
      <w:r>
        <w:t>To thrive near stream channels, plants</w:t>
      </w:r>
      <w:r w:rsidR="001F0075">
        <w:t xml:space="preserve"> must navigate </w:t>
      </w:r>
      <w:r>
        <w:t>a</w:t>
      </w:r>
      <w:r w:rsidR="001F0075">
        <w:t xml:space="preserve"> trade-off between ease of access to water and</w:t>
      </w:r>
      <w:r>
        <w:t xml:space="preserve"> </w:t>
      </w:r>
      <w:r w:rsidR="001F0075">
        <w:t>stress</w:t>
      </w:r>
      <w:r>
        <w:t>es</w:t>
      </w:r>
      <w:r w:rsidR="001F0075">
        <w:t xml:space="preserve"> associated </w:t>
      </w:r>
      <w:r>
        <w:t xml:space="preserve">with waterlogging or inundation </w:t>
      </w:r>
      <w:r>
        <w:fldChar w:fldCharType="begin" w:fldLock="1"/>
      </w:r>
      <w:r w:rsidR="00BF01E1">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Colmer &amp; Voesenek 2009)", "plainTextFormattedCitation" : "(Naiman, Decamps &amp; Pollock 1993; Colmer &amp; Voesenek 2009)", "previouslyFormattedCitation" : "(Naiman, Decamps &amp; Pollock 1993; Colmer &amp; Voesenek 2009)" }, "properties" : { "noteIndex" : 0 }, "schema" : "https://github.com/citation-style-language/schema/raw/master/csl-citation.json" }</w:instrText>
      </w:r>
      <w:r>
        <w:fldChar w:fldCharType="separate"/>
      </w:r>
      <w:r w:rsidR="00BF01E1" w:rsidRPr="00BF01E1">
        <w:rPr>
          <w:noProof/>
        </w:rPr>
        <w:t>(Naiman, Decamps &amp; Pollock 1993; Colmer &amp; Voesenek 2009)</w:t>
      </w:r>
      <w:r>
        <w:fldChar w:fldCharType="end"/>
      </w:r>
      <w:r>
        <w:t xml:space="preserve">. </w:t>
      </w:r>
      <w:r w:rsidR="0059644D">
        <w:t>Woody colonists of inset channel features such as bars and benches may experience</w:t>
      </w:r>
      <w:r w:rsidR="00973482">
        <w:t xml:space="preserve"> repeated</w:t>
      </w:r>
      <w:r w:rsidR="0059644D">
        <w:t xml:space="preserve"> cycles of </w:t>
      </w:r>
      <w:r w:rsidR="000114EA">
        <w:t>soil</w:t>
      </w:r>
      <w:r w:rsidR="0059644D">
        <w:t xml:space="preserve"> waterlogging </w:t>
      </w:r>
      <w:r w:rsidR="0059644D">
        <w:fldChar w:fldCharType="begin" w:fldLock="1"/>
      </w:r>
      <w:r w:rsidR="000114E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0059644D">
        <w:fldChar w:fldCharType="separate"/>
      </w:r>
      <w:r w:rsidR="0059644D" w:rsidRPr="0059644D">
        <w:rPr>
          <w:noProof/>
        </w:rPr>
        <w:t xml:space="preserve">(Corenblit </w:t>
      </w:r>
      <w:r w:rsidR="0059644D" w:rsidRPr="0059644D">
        <w:rPr>
          <w:i/>
          <w:noProof/>
        </w:rPr>
        <w:t>et al.</w:t>
      </w:r>
      <w:r w:rsidR="0059644D" w:rsidRPr="0059644D">
        <w:rPr>
          <w:noProof/>
        </w:rPr>
        <w:t xml:space="preserve"> 2009)</w:t>
      </w:r>
      <w:r w:rsidR="0059644D">
        <w:fldChar w:fldCharType="end"/>
      </w:r>
      <w:r w:rsidR="00BF01E1">
        <w:t xml:space="preserve">, restricting root access to </w:t>
      </w:r>
      <w:r w:rsidR="00D23D24">
        <w:t>oxygen</w:t>
      </w:r>
      <w:r w:rsidR="009A0AC9">
        <w:t xml:space="preserve"> </w:t>
      </w:r>
      <w:r w:rsidR="009A0AC9">
        <w:fldChar w:fldCharType="begin" w:fldLock="1"/>
      </w:r>
      <w:r w:rsidR="001B26AF">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mp; Bailey-Serres 2015)", "plainTextFormattedCitation" : "(Voesenek &amp; Bailey-Serres 2015)", "previouslyFormattedCitation" : "(Voesenek &amp; Bailey-Serres 2015)" }, "properties" : { "noteIndex" : 0 }, "schema" : "https://github.com/citation-style-language/schema/raw/master/csl-citation.json" }</w:instrText>
      </w:r>
      <w:r w:rsidR="009A0AC9">
        <w:fldChar w:fldCharType="separate"/>
      </w:r>
      <w:r w:rsidR="009A0AC9" w:rsidRPr="009A0AC9">
        <w:rPr>
          <w:noProof/>
        </w:rPr>
        <w:t>(Voesenek &amp; Bailey-Serres 2015)</w:t>
      </w:r>
      <w:r w:rsidR="009A0AC9">
        <w:fldChar w:fldCharType="end"/>
      </w:r>
      <w:r w:rsidR="009A0AC9">
        <w:t xml:space="preserve">. </w:t>
      </w:r>
      <w:r w:rsidR="00810767">
        <w:t>Maint</w:t>
      </w:r>
      <w:r w:rsidR="00BF01E1">
        <w:t>aining</w:t>
      </w:r>
      <w:r w:rsidR="00810767">
        <w:t xml:space="preserve"> root respiration in low O</w:t>
      </w:r>
      <w:r w:rsidR="00810767" w:rsidRPr="00BF01E1">
        <w:rPr>
          <w:vertAlign w:val="subscript"/>
        </w:rPr>
        <w:t>2</w:t>
      </w:r>
      <w:r w:rsidR="00810767">
        <w:t xml:space="preserve"> conditions requires switching to costly anaerobic metabolic pathways</w:t>
      </w:r>
      <w:r w:rsidR="001C47F9">
        <w:t xml:space="preserve"> </w:t>
      </w:r>
      <w:r w:rsidR="00810767">
        <w:fldChar w:fldCharType="begin" w:fldLock="1"/>
      </w:r>
      <w:r w:rsidR="001C47F9">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rsidR="00810767">
        <w:fldChar w:fldCharType="separate"/>
      </w:r>
      <w:r w:rsidR="00810767" w:rsidRPr="00810767">
        <w:rPr>
          <w:noProof/>
        </w:rPr>
        <w:t>(Drew 1997)</w:t>
      </w:r>
      <w:r w:rsidR="00810767">
        <w:fldChar w:fldCharType="end"/>
      </w:r>
      <w:r w:rsidR="00810767">
        <w:t>. Reduced respiration weakens root function</w:t>
      </w:r>
      <w:r w:rsidR="001C47F9">
        <w:t xml:space="preserve">, impairing uptake of water and nutrients </w:t>
      </w:r>
      <w:r w:rsidR="001C47F9">
        <w:fldChar w:fldCharType="begin" w:fldLock="1"/>
      </w:r>
      <w:r w:rsidR="001C47F9">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lt;i&gt;et al.&lt;/i&gt; 2010; Voesenek &amp; Bailey-Serres 2015)", "plainTextFormattedCitation" : "(Piedade et al. 2010; Voesenek &amp; Bailey-Serres 2015)", "previouslyFormattedCitation" : "(Piedade &lt;i&gt;et al.&lt;/i&gt; 2010; Voesenek &amp; Bailey-Serres 2015)" }, "properties" : { "noteIndex" : 0 }, "schema" : "https://github.com/citation-style-language/schema/raw/master/csl-citation.json" }</w:instrText>
      </w:r>
      <w:r w:rsidR="001C47F9">
        <w:fldChar w:fldCharType="separate"/>
      </w:r>
      <w:r w:rsidR="001C47F9" w:rsidRPr="001C47F9">
        <w:rPr>
          <w:noProof/>
        </w:rPr>
        <w:t xml:space="preserve">(Piedade </w:t>
      </w:r>
      <w:r w:rsidR="001C47F9" w:rsidRPr="001C47F9">
        <w:rPr>
          <w:i/>
          <w:noProof/>
        </w:rPr>
        <w:t>et al.</w:t>
      </w:r>
      <w:r w:rsidR="001C47F9" w:rsidRPr="001C47F9">
        <w:rPr>
          <w:noProof/>
        </w:rPr>
        <w:t xml:space="preserve"> 2010; Voesenek &amp; Bailey-Serres 2015)</w:t>
      </w:r>
      <w:r w:rsidR="001C47F9">
        <w:fldChar w:fldCharType="end"/>
      </w:r>
      <w:r w:rsidR="008A2F10">
        <w:t xml:space="preserve">, and induces suberisation </w:t>
      </w:r>
      <w:r w:rsidR="008A2F10">
        <w:fldChar w:fldCharType="begin" w:fldLock="1"/>
      </w:r>
      <w:r w:rsidR="004A1F39">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rsidR="008A2F10">
        <w:fldChar w:fldCharType="separate"/>
      </w:r>
      <w:r w:rsidR="008A2F10" w:rsidRPr="008A2F10">
        <w:rPr>
          <w:noProof/>
        </w:rPr>
        <w:t>(Steudle 2000)</w:t>
      </w:r>
      <w:r w:rsidR="008A2F10">
        <w:fldChar w:fldCharType="end"/>
      </w:r>
      <w:r w:rsidR="001C47F9">
        <w:t>. Stomatal closure may also take place following waterlogging,</w:t>
      </w:r>
      <w:r w:rsidR="001157EE">
        <w:t xml:space="preserve"> reducing available </w:t>
      </w:r>
      <w:r w:rsidR="00BF01E1">
        <w:t>CO</w:t>
      </w:r>
      <w:r w:rsidR="00BF01E1" w:rsidRPr="0065273B">
        <w:rPr>
          <w:vertAlign w:val="subscript"/>
        </w:rPr>
        <w:t>2</w:t>
      </w:r>
      <w:r w:rsidR="001157EE">
        <w:t xml:space="preserve"> for photosynthesis </w:t>
      </w:r>
      <w:r w:rsidR="001157EE">
        <w:fldChar w:fldCharType="begin" w:fldLock="1"/>
      </w:r>
      <w:r w:rsidR="00AE2B73">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lt;i&gt;et al.&lt;/i&gt; 2009)", "plainTextFormattedCitation" : "(Kozlowski 1984; Else et al. 2009)", "previouslyFormattedCitation" : "(Kozlowski 1984; Else &lt;i&gt;et al.&lt;/i&gt; 2009)" }, "properties" : { "noteIndex" : 0 }, "schema" : "https://github.com/citation-style-language/schema/raw/master/csl-citation.json" }</w:instrText>
      </w:r>
      <w:r w:rsidR="001157EE">
        <w:fldChar w:fldCharType="separate"/>
      </w:r>
      <w:r w:rsidR="001157EE" w:rsidRPr="001157EE">
        <w:rPr>
          <w:noProof/>
        </w:rPr>
        <w:t xml:space="preserve">(Kozlowski 1984; Else </w:t>
      </w:r>
      <w:r w:rsidR="001157EE" w:rsidRPr="001157EE">
        <w:rPr>
          <w:i/>
          <w:noProof/>
        </w:rPr>
        <w:t>et al.</w:t>
      </w:r>
      <w:r w:rsidR="001157EE" w:rsidRPr="001157EE">
        <w:rPr>
          <w:noProof/>
        </w:rPr>
        <w:t xml:space="preserve"> 2009)</w:t>
      </w:r>
      <w:r w:rsidR="001157EE">
        <w:fldChar w:fldCharType="end"/>
      </w:r>
      <w:r w:rsidR="001C47F9">
        <w:t>.</w:t>
      </w:r>
      <w:r w:rsidR="00797A4E">
        <w:t xml:space="preserve"> </w:t>
      </w:r>
      <w:r w:rsidR="000114EA">
        <w:t xml:space="preserve">Root-zone hypoxia </w:t>
      </w:r>
      <w:r w:rsidR="00810767">
        <w:t xml:space="preserve">damages roots by </w:t>
      </w:r>
      <w:r w:rsidR="0024242D">
        <w:t xml:space="preserve">disrupting aerobic respiration and causing an “energy crisis” </w:t>
      </w:r>
      <w:r w:rsidR="0024242D">
        <w:fldChar w:fldCharType="begin" w:fldLock="1"/>
      </w:r>
      <w:r w:rsidR="0024242D">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rsidR="0024242D">
        <w:fldChar w:fldCharType="separate"/>
      </w:r>
      <w:r w:rsidR="0024242D" w:rsidRPr="0024242D">
        <w:rPr>
          <w:noProof/>
        </w:rPr>
        <w:t>(Colmer &amp; Voesenek 2009)</w:t>
      </w:r>
      <w:r w:rsidR="0024242D">
        <w:fldChar w:fldCharType="end"/>
      </w:r>
      <w:r w:rsidR="0024242D">
        <w:t xml:space="preserve">; reactive oxygen specices (ROS) then form as biproducts of anaerobic metabolism </w:t>
      </w:r>
      <w:r w:rsidR="0024242D">
        <w:fldChar w:fldCharType="begin" w:fldLock="1"/>
      </w:r>
      <w:r w:rsidR="0024242D">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lt;i&gt;et al.&lt;/i&gt; 2007)", "plainTextFormattedCitation" : "(Santosa et al. 2007)", "previouslyFormattedCitation" : "(Santosa &lt;i&gt;et al.&lt;/i&gt; 2007)" }, "properties" : { "noteIndex" : 0 }, "schema" : "https://github.com/citation-style-language/schema/raw/master/csl-citation.json" }</w:instrText>
      </w:r>
      <w:r w:rsidR="0024242D">
        <w:fldChar w:fldCharType="separate"/>
      </w:r>
      <w:r w:rsidR="0024242D" w:rsidRPr="0024242D">
        <w:rPr>
          <w:noProof/>
        </w:rPr>
        <w:t xml:space="preserve">(Santosa </w:t>
      </w:r>
      <w:r w:rsidR="0024242D" w:rsidRPr="0024242D">
        <w:rPr>
          <w:i/>
          <w:noProof/>
        </w:rPr>
        <w:t>et al.</w:t>
      </w:r>
      <w:r w:rsidR="0024242D" w:rsidRPr="0024242D">
        <w:rPr>
          <w:noProof/>
        </w:rPr>
        <w:t xml:space="preserve"> 2007)</w:t>
      </w:r>
      <w:r w:rsidR="0024242D">
        <w:fldChar w:fldCharType="end"/>
      </w:r>
      <w:r w:rsidR="0024242D">
        <w:t xml:space="preserve">. </w:t>
      </w:r>
      <w:r w:rsidR="000114EA">
        <w:t xml:space="preserve"> </w:t>
      </w:r>
      <w:r w:rsidR="0024242D">
        <w:t>S</w:t>
      </w:r>
      <w:r w:rsidR="00810767">
        <w:t xml:space="preserve">ubsequent reaeration further increases ROS production </w:t>
      </w:r>
      <w:r w:rsidR="00810767">
        <w:fldChar w:fldCharType="begin" w:fldLock="1"/>
      </w:r>
      <w:r w:rsidR="00810767">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Steffen-Heins &amp; Sauter 2013)", "plainTextFormattedCitation" : "(Steffens, Steffen-Heins &amp; Sauter 2013)", "previouslyFormattedCitation" : "(Steffens, Steffen-Heins &amp; Sauter 2013)" }, "properties" : { "noteIndex" : 0 }, "schema" : "https://github.com/citation-style-language/schema/raw/master/csl-citation.json" }</w:instrText>
      </w:r>
      <w:r w:rsidR="00810767">
        <w:fldChar w:fldCharType="separate"/>
      </w:r>
      <w:r w:rsidR="00810767" w:rsidRPr="00810767">
        <w:rPr>
          <w:noProof/>
        </w:rPr>
        <w:t>(Steffens, Steffen-Heins &amp; Sauter 2013)</w:t>
      </w:r>
      <w:r w:rsidR="00810767">
        <w:fldChar w:fldCharType="end"/>
      </w:r>
      <w:r w:rsidR="00810767">
        <w:t>.</w:t>
      </w:r>
      <w:r w:rsidR="001B26AF">
        <w:t xml:space="preserve"> </w:t>
      </w:r>
      <w:r w:rsidR="004A1F39">
        <w:t>Production</w:t>
      </w:r>
      <w:r w:rsidR="0024242D">
        <w:t xml:space="preserve"> of toxic ions by microbes</w:t>
      </w:r>
      <w:r w:rsidR="004A1F39">
        <w:t xml:space="preserve"> under anoxic soil conditions causes additional stress to roots</w:t>
      </w:r>
      <w:r w:rsidR="0024242D">
        <w:t xml:space="preserve"> </w:t>
      </w:r>
      <w:r w:rsidR="0024242D">
        <w:fldChar w:fldCharType="begin" w:fldLock="1"/>
      </w:r>
      <w:r w:rsidR="0024242D">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mendeley" : { "formattedCitation" : "(Blom &amp; Voesenek 1996)", "plainTextFormattedCitation" : "(Blom &amp; Voesenek 1996)", "previouslyFormattedCitation" : "(Blom &amp; Voesenek 1996)" }, "properties" : { "noteIndex" : 0 }, "schema" : "https://github.com/citation-style-language/schema/raw/master/csl-citation.json" }</w:instrText>
      </w:r>
      <w:r w:rsidR="0024242D">
        <w:fldChar w:fldCharType="separate"/>
      </w:r>
      <w:r w:rsidR="0024242D" w:rsidRPr="0024242D">
        <w:rPr>
          <w:noProof/>
        </w:rPr>
        <w:t>(Blom &amp; Voesenek 1996)</w:t>
      </w:r>
      <w:r w:rsidR="0024242D">
        <w:fldChar w:fldCharType="end"/>
      </w:r>
      <w:r w:rsidR="0024242D">
        <w:t xml:space="preserve">. </w:t>
      </w:r>
      <w:r w:rsidR="001B26AF">
        <w:t xml:space="preserve">Waterlogging may </w:t>
      </w:r>
      <w:r w:rsidR="0024242D">
        <w:t xml:space="preserve">also </w:t>
      </w:r>
      <w:r w:rsidR="001B26AF">
        <w:t xml:space="preserve">impair rhizomicrobial nodule formation and activity </w:t>
      </w:r>
      <w:r w:rsidR="001B26AF">
        <w:fldChar w:fldCharType="begin" w:fldLock="1"/>
      </w:r>
      <w:r w:rsidR="001157EE">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Kowalski &amp; Dart 1989; Shimono &lt;i&gt;et al.&lt;/i&gt; 2012)", "plainTextFormattedCitation" : "(Dawson, Kowalski &amp; Dart 1989; Shimono et al. 2012)", "previouslyFormattedCitation" : "(Dawson, Kowalski &amp; Dart 1989; Shimono &lt;i&gt;et al.&lt;/i&gt; 2012)" }, "properties" : { "noteIndex" : 0 }, "schema" : "https://github.com/citation-style-language/schema/raw/master/csl-citation.json" }</w:instrText>
      </w:r>
      <w:r w:rsidR="001B26AF">
        <w:fldChar w:fldCharType="separate"/>
      </w:r>
      <w:r w:rsidR="001B26AF" w:rsidRPr="001B26AF">
        <w:rPr>
          <w:noProof/>
        </w:rPr>
        <w:t xml:space="preserve">(Dawson, Kowalski &amp; Dart 1989; Shimono </w:t>
      </w:r>
      <w:r w:rsidR="001B26AF" w:rsidRPr="001B26AF">
        <w:rPr>
          <w:i/>
          <w:noProof/>
        </w:rPr>
        <w:t>et al.</w:t>
      </w:r>
      <w:r w:rsidR="001B26AF" w:rsidRPr="001B26AF">
        <w:rPr>
          <w:noProof/>
        </w:rPr>
        <w:t xml:space="preserve"> 2012)</w:t>
      </w:r>
      <w:r w:rsidR="001B26AF">
        <w:fldChar w:fldCharType="end"/>
      </w:r>
      <w:r w:rsidR="001B26AF">
        <w:t>, resulting in reduced nutrient uptake</w:t>
      </w:r>
      <w:r w:rsidR="008A2F10">
        <w:t>.</w:t>
      </w:r>
      <w:r w:rsidR="004A1F39">
        <w:t xml:space="preserve"> The degree to which this combination of stressors influence</w:t>
      </w:r>
      <w:r w:rsidR="00535663">
        <w:t>s</w:t>
      </w:r>
      <w:r w:rsidR="004A1F39">
        <w:t xml:space="preserve"> plant growth is </w:t>
      </w:r>
      <w:r w:rsidR="00535663">
        <w:t>ultimately</w:t>
      </w:r>
      <w:r w:rsidR="004A1F39">
        <w:t xml:space="preserve"> determined by species’ </w:t>
      </w:r>
      <w:r w:rsidR="00535663">
        <w:t xml:space="preserve">ability to mobilise physiological and morphological responses which mitigate damage </w:t>
      </w:r>
      <w:r w:rsidR="00535663">
        <w:fldChar w:fldCharType="begin" w:fldLock="1"/>
      </w:r>
      <w:r w:rsidR="003F0512">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mp; Voesenek 2008)", "plainTextFormattedCitation" : "(Bailey-Serres &amp; Voesenek 2008)", "previouslyFormattedCitation" : "(Bailey-Serres &amp; Voesenek 2008)" }, "properties" : { "noteIndex" : 0 }, "schema" : "https://github.com/citation-style-language/schema/raw/master/csl-citation.json" }</w:instrText>
      </w:r>
      <w:r w:rsidR="00535663">
        <w:fldChar w:fldCharType="separate"/>
      </w:r>
      <w:r w:rsidR="00535663" w:rsidRPr="00535663">
        <w:rPr>
          <w:noProof/>
        </w:rPr>
        <w:t>(Bailey-Serres &amp; Voesenek 2008)</w:t>
      </w:r>
      <w:r w:rsidR="00535663">
        <w:fldChar w:fldCharType="end"/>
      </w:r>
      <w:r w:rsidR="00535663">
        <w:t xml:space="preserve">.  </w:t>
      </w:r>
    </w:p>
    <w:p w14:paraId="0177A7A0" w14:textId="3DF82563" w:rsidR="008512E1" w:rsidRDefault="003A4AF4" w:rsidP="00901227">
      <w:pPr>
        <w:spacing w:line="360" w:lineRule="auto"/>
      </w:pPr>
      <w:r>
        <w:t xml:space="preserve">Atmospheric </w:t>
      </w:r>
      <w:r w:rsidR="00BF01E1">
        <w:t>CO</w:t>
      </w:r>
      <w:r w:rsidR="00BF01E1" w:rsidRPr="0065273B">
        <w:rPr>
          <w:vertAlign w:val="subscript"/>
        </w:rPr>
        <w:t>2</w:t>
      </w:r>
      <w:r>
        <w:t xml:space="preserve"> has risen substantially over the past century, and a doubling of pre-industrial levels by 2100 is projected </w:t>
      </w:r>
      <w:r>
        <w:fldChar w:fldCharType="begin" w:fldLock="1"/>
      </w:r>
      <w:r w:rsidR="000114EA">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3A4AF4">
        <w:rPr>
          <w:noProof/>
        </w:rPr>
        <w:t>(</w:t>
      </w:r>
      <w:r>
        <w:rPr>
          <w:noProof/>
        </w:rPr>
        <w:t>IPCC</w:t>
      </w:r>
      <w:r w:rsidRPr="003A4AF4">
        <w:rPr>
          <w:noProof/>
        </w:rPr>
        <w:t>, 2013)</w:t>
      </w:r>
      <w:r>
        <w:fldChar w:fldCharType="end"/>
      </w:r>
      <w:r>
        <w:t xml:space="preserve">. </w:t>
      </w:r>
      <w:r w:rsidR="0017286A">
        <w:t xml:space="preserve">As with waterlogging, atmospheric </w:t>
      </w:r>
      <w:r w:rsidR="00BF01E1">
        <w:t>CO</w:t>
      </w:r>
      <w:r w:rsidR="00BF01E1" w:rsidRPr="0065273B">
        <w:rPr>
          <w:vertAlign w:val="subscript"/>
        </w:rPr>
        <w:t>2</w:t>
      </w:r>
      <w:r w:rsidR="00DF26A4">
        <w:t xml:space="preserve"> </w:t>
      </w:r>
      <w:r w:rsidR="0017286A">
        <w:t xml:space="preserve">concentration is known to </w:t>
      </w:r>
      <w:r w:rsidR="0024242D">
        <w:t>affect</w:t>
      </w:r>
      <w:r w:rsidR="0017286A">
        <w:t xml:space="preserve"> plant physiology and growth by altering the fundamental economics of carbon, water and macronutrient uptake and use</w:t>
      </w:r>
      <w:r w:rsidR="0024242D">
        <w:t xml:space="preserve"> </w:t>
      </w:r>
      <w:r w:rsidR="0024242D">
        <w:fldChar w:fldCharType="begin" w:fldLock="1"/>
      </w:r>
      <w:r w:rsidR="008A2F10">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2", "issue" : "1", "issued" : { "date-parts" : [ [ "2012" ] ] }, "page" : "1-13", "title" : "A meta-analysis of plant physiological and growth responses to temperature and elevated CO2", "type" : "article-journal", "volume" : "169" }, "uris" : [ "http://www.mendeley.com/documents/?uuid=ca19ac01-6f19-434e-a54e-28dd284b5041"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Poorter &amp; Navas 2003; Wang &lt;i&gt;et al.&lt;/i&gt; 2012; Reich, Hobbie &amp; Lee 2014)", "plainTextFormattedCitation" : "(Poorter &amp; Navas 2003; Wang et al. 2012; Reich, Hobbie &amp; Lee 2014)", "previouslyFormattedCitation" : "(Poorter &amp; Navas 2003; Wang &lt;i&gt;et al.&lt;/i&gt; 2012; Reich, Hobbie &amp; Lee 2014)" }, "properties" : { "noteIndex" : 0 }, "schema" : "https://github.com/citation-style-language/schema/raw/master/csl-citation.json" }</w:instrText>
      </w:r>
      <w:r w:rsidR="0024242D">
        <w:fldChar w:fldCharType="separate"/>
      </w:r>
      <w:r w:rsidR="0024242D" w:rsidRPr="0024242D">
        <w:rPr>
          <w:noProof/>
        </w:rPr>
        <w:t xml:space="preserve">(Poorter &amp; Navas 2003; Wang </w:t>
      </w:r>
      <w:r w:rsidR="0024242D" w:rsidRPr="0024242D">
        <w:rPr>
          <w:i/>
          <w:noProof/>
        </w:rPr>
        <w:t>et al.</w:t>
      </w:r>
      <w:r w:rsidR="0024242D" w:rsidRPr="0024242D">
        <w:rPr>
          <w:noProof/>
        </w:rPr>
        <w:t xml:space="preserve"> 2012; Reich, Hobbie &amp; Lee 2014)</w:t>
      </w:r>
      <w:r w:rsidR="0024242D">
        <w:fldChar w:fldCharType="end"/>
      </w:r>
      <w:r w:rsidR="0017286A">
        <w:t xml:space="preserve">.  </w:t>
      </w:r>
      <w:r w:rsidR="00267E9B">
        <w:t xml:space="preserve">Individual species responses are variable, but photosynthetic </w:t>
      </w:r>
      <w:r w:rsidR="00BF01E1">
        <w:t>CO</w:t>
      </w:r>
      <w:r w:rsidR="00BF01E1" w:rsidRPr="0065273B">
        <w:rPr>
          <w:vertAlign w:val="subscript"/>
        </w:rPr>
        <w:t>2</w:t>
      </w:r>
      <w:r w:rsidR="00267E9B">
        <w:t xml:space="preserve"> assimilation in C3 plants </w:t>
      </w:r>
      <w:r w:rsidR="001F0075">
        <w:t xml:space="preserve"> tends to increase under </w:t>
      </w:r>
      <w:r w:rsidR="0017286A">
        <w:t>e</w:t>
      </w:r>
      <w:r w:rsidR="00BF01E1">
        <w:t>CO</w:t>
      </w:r>
      <w:r w:rsidR="00BF01E1" w:rsidRPr="0065273B">
        <w:rPr>
          <w:vertAlign w:val="subscript"/>
        </w:rPr>
        <w:t>2</w:t>
      </w:r>
      <w:r w:rsidR="004A1F39">
        <w:rPr>
          <w:vertAlign w:val="subscript"/>
        </w:rPr>
        <w:t xml:space="preserve"> </w:t>
      </w:r>
      <w:r w:rsidR="004A1F39">
        <w:fldChar w:fldCharType="begin" w:fldLock="1"/>
      </w:r>
      <w:r w:rsidR="004A1F39">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rsidR="004A1F39">
        <w:fldChar w:fldCharType="separate"/>
      </w:r>
      <w:r w:rsidR="004A1F39" w:rsidRPr="0059644D">
        <w:rPr>
          <w:noProof/>
        </w:rPr>
        <w:t>(Curtis 1996)</w:t>
      </w:r>
      <w:r w:rsidR="004A1F39">
        <w:fldChar w:fldCharType="end"/>
      </w:r>
      <w:r w:rsidR="004A1F39">
        <w:t>.</w:t>
      </w:r>
      <w:r w:rsidR="00AE2B73">
        <w:t xml:space="preserve"> </w:t>
      </w:r>
      <w:r w:rsidR="004A1F39">
        <w:t>S</w:t>
      </w:r>
      <w:r w:rsidR="00AE2B73">
        <w:t xml:space="preserve">tomatal conductance is </w:t>
      </w:r>
      <w:r w:rsidR="004A1F39">
        <w:t xml:space="preserve">also </w:t>
      </w:r>
      <w:r w:rsidR="00AE2B73">
        <w:t xml:space="preserve">typically reduced </w:t>
      </w:r>
      <w:r w:rsidR="00AE2B73">
        <w:fldChar w:fldCharType="begin" w:fldLock="1"/>
      </w:r>
      <w:r w:rsidR="00AE2B73">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mp; Rogers 2007)", "plainTextFormattedCitation" : "(Ainsworth &amp; Rogers 2007)", "previouslyFormattedCitation" : "(Ainsworth &amp; Rogers 2007)" }, "properties" : { "noteIndex" : 0 }, "schema" : "https://github.com/citation-style-language/schema/raw/master/csl-citation.json" }</w:instrText>
      </w:r>
      <w:r w:rsidR="00AE2B73">
        <w:fldChar w:fldCharType="separate"/>
      </w:r>
      <w:r w:rsidR="00AE2B73" w:rsidRPr="00AE2B73">
        <w:rPr>
          <w:noProof/>
        </w:rPr>
        <w:t>(Ainsworth &amp; Rogers 2007)</w:t>
      </w:r>
      <w:r w:rsidR="00AE2B73">
        <w:fldChar w:fldCharType="end"/>
      </w:r>
      <w:r w:rsidR="00AE2B73">
        <w:t xml:space="preserve">, with attendant gains in water use efficiency </w:t>
      </w:r>
      <w:r w:rsidR="00AE2B73">
        <w:fldChar w:fldCharType="begin" w:fldLock="1"/>
      </w:r>
      <w:r w:rsidR="00AE2B73">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mp; Winter 2010; Keenan &lt;i&gt;et al.&lt;/i&gt; 2013; van der Sleen &lt;i&gt;et al.&lt;/i&gt; 2014)", "plainTextFormattedCitation" : "(Holtum &amp; Winter 2010; Keenan et al. 2013; van der Sleen et al. 2014)", "previouslyFormattedCitation" : "(Holtum &amp; Winter 2010; Keenan &lt;i&gt;et al.&lt;/i&gt; 2013; van der Sleen &lt;i&gt;et al.&lt;/i&gt; 2014)" }, "properties" : { "noteIndex" : 0 }, "schema" : "https://github.com/citation-style-language/schema/raw/master/csl-citation.json" }</w:instrText>
      </w:r>
      <w:r w:rsidR="00AE2B73">
        <w:fldChar w:fldCharType="separate"/>
      </w:r>
      <w:r w:rsidR="00AE2B73" w:rsidRPr="00AE2B73">
        <w:rPr>
          <w:noProof/>
        </w:rPr>
        <w:t xml:space="preserve">(Holtum &amp; Winter 2010; Keenan </w:t>
      </w:r>
      <w:r w:rsidR="00AE2B73" w:rsidRPr="00AE2B73">
        <w:rPr>
          <w:i/>
          <w:noProof/>
        </w:rPr>
        <w:t>et al.</w:t>
      </w:r>
      <w:r w:rsidR="00AE2B73" w:rsidRPr="00AE2B73">
        <w:rPr>
          <w:noProof/>
        </w:rPr>
        <w:t xml:space="preserve"> 2013; van der Sleen </w:t>
      </w:r>
      <w:r w:rsidR="00AE2B73" w:rsidRPr="00AE2B73">
        <w:rPr>
          <w:i/>
          <w:noProof/>
        </w:rPr>
        <w:t>et al.</w:t>
      </w:r>
      <w:r w:rsidR="00AE2B73" w:rsidRPr="00AE2B73">
        <w:rPr>
          <w:noProof/>
        </w:rPr>
        <w:t xml:space="preserve"> 2014)</w:t>
      </w:r>
      <w:r w:rsidR="00AE2B73">
        <w:fldChar w:fldCharType="end"/>
      </w:r>
      <w:r w:rsidR="00AE2B73">
        <w:t xml:space="preserve">. </w:t>
      </w:r>
      <w:r w:rsidR="006476C2">
        <w:t xml:space="preserve">Biomass accumulation in response to </w:t>
      </w:r>
      <w:r w:rsidR="00AE2B73">
        <w:t>e</w:t>
      </w:r>
      <w:r w:rsidR="00BF01E1">
        <w:t>CO</w:t>
      </w:r>
      <w:r w:rsidR="00BF01E1" w:rsidRPr="0065273B">
        <w:rPr>
          <w:vertAlign w:val="subscript"/>
        </w:rPr>
        <w:t>2</w:t>
      </w:r>
      <w:r w:rsidR="00DF26A4">
        <w:t xml:space="preserve"> </w:t>
      </w:r>
      <w:r w:rsidR="004A1F39">
        <w:t>may be</w:t>
      </w:r>
      <w:r w:rsidR="006476C2">
        <w:t xml:space="preserve"> enhanced </w:t>
      </w:r>
      <w:r w:rsidR="006476C2">
        <w:fldChar w:fldCharType="begin" w:fldLock="1"/>
      </w:r>
      <w:r w:rsidR="0094115E">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lt;i&gt;et al.&lt;/i&gt; 2012)", "plainTextFormattedCitation" : "(Wang et al. 2012)", "previouslyFormattedCitation" : "(Wang &lt;i&gt;et al.&lt;/i&gt; 2012)" }, "properties" : { "noteIndex" : 0 }, "schema" : "https://github.com/citation-style-language/schema/raw/master/csl-citation.json" }</w:instrText>
      </w:r>
      <w:r w:rsidR="006476C2">
        <w:fldChar w:fldCharType="separate"/>
      </w:r>
      <w:r w:rsidR="006476C2" w:rsidRPr="006476C2">
        <w:rPr>
          <w:noProof/>
        </w:rPr>
        <w:t xml:space="preserve">(Wang </w:t>
      </w:r>
      <w:r w:rsidR="006476C2" w:rsidRPr="006476C2">
        <w:rPr>
          <w:i/>
          <w:noProof/>
        </w:rPr>
        <w:t>et al.</w:t>
      </w:r>
      <w:r w:rsidR="006476C2" w:rsidRPr="006476C2">
        <w:rPr>
          <w:noProof/>
        </w:rPr>
        <w:t xml:space="preserve"> 2012)</w:t>
      </w:r>
      <w:r w:rsidR="006476C2">
        <w:fldChar w:fldCharType="end"/>
      </w:r>
      <w:r w:rsidR="006476C2">
        <w:t>, but</w:t>
      </w:r>
      <w:r w:rsidR="00AE2B73">
        <w:t xml:space="preserve"> depends on the availability of water and macronutrients </w:t>
      </w:r>
      <w:r w:rsidR="00AE2B73">
        <w:fldChar w:fldCharType="begin" w:fldLock="1"/>
      </w:r>
      <w:r w:rsidR="008A2F10">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mp; Leishman 2014; Reich &lt;i&gt;et al.&lt;/i&gt; 2014)", "plainTextFormattedCitation" : "(K\u00f6rner 2006; Manea &amp; Leishman 2014; Reich et al. 2014)", "previouslyFormattedCitation" : "(K\u00f6rner 2006; Manea &amp; Leishman 2014; Reich &lt;i&gt;et al.&lt;/i&gt; 2014)" }, "properties" : { "noteIndex" : 0 }, "schema" : "https://github.com/citation-style-language/schema/raw/master/csl-citation.json" }</w:instrText>
      </w:r>
      <w:r w:rsidR="00AE2B73">
        <w:fldChar w:fldCharType="separate"/>
      </w:r>
      <w:r w:rsidR="0024242D" w:rsidRPr="0024242D">
        <w:rPr>
          <w:noProof/>
        </w:rPr>
        <w:t xml:space="preserve">(Körner 2006; Manea &amp; Leishman 2014; Reich </w:t>
      </w:r>
      <w:r w:rsidR="0024242D" w:rsidRPr="0024242D">
        <w:rPr>
          <w:i/>
          <w:noProof/>
        </w:rPr>
        <w:t>et al.</w:t>
      </w:r>
      <w:r w:rsidR="0024242D" w:rsidRPr="0024242D">
        <w:rPr>
          <w:noProof/>
        </w:rPr>
        <w:t xml:space="preserve"> 2014)</w:t>
      </w:r>
      <w:r w:rsidR="00AE2B73">
        <w:fldChar w:fldCharType="end"/>
      </w:r>
      <w:r w:rsidR="00AE2B73">
        <w:t>.</w:t>
      </w:r>
      <w:r w:rsidR="004A1F39">
        <w:t xml:space="preserve"> </w:t>
      </w:r>
      <w:r w:rsidR="00DC2212">
        <w:t xml:space="preserve">Increased allocation of biomass to roots </w:t>
      </w:r>
      <w:r w:rsidR="006476C2">
        <w:t>occurs under</w:t>
      </w:r>
      <w:r w:rsidR="00DC2212">
        <w:t xml:space="preserve"> e</w:t>
      </w:r>
      <w:r w:rsidR="00BF01E1">
        <w:t>CO</w:t>
      </w:r>
      <w:r w:rsidR="00BF01E1" w:rsidRPr="0065273B">
        <w:rPr>
          <w:vertAlign w:val="subscript"/>
        </w:rPr>
        <w:t>2</w:t>
      </w:r>
      <w:r w:rsidR="00DC2212">
        <w:t xml:space="preserve"> </w:t>
      </w:r>
      <w:r w:rsidR="00DC2212">
        <w:fldChar w:fldCharType="begin" w:fldLock="1"/>
      </w:r>
      <w:r w:rsidR="00DC2212">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lt;i&gt;et al.&lt;/i&gt; 2013)", "plainTextFormattedCitation" : "(Nie et al. 2013)", "previouslyFormattedCitation" : "(Nie &lt;i&gt;et al.&lt;/i&gt; 2013)" }, "properties" : { "noteIndex" : 0 }, "schema" : "https://github.com/citation-style-language/schema/raw/master/csl-citation.json" }</w:instrText>
      </w:r>
      <w:r w:rsidR="00DC2212">
        <w:fldChar w:fldCharType="separate"/>
      </w:r>
      <w:r w:rsidR="00DC2212" w:rsidRPr="00DC2212">
        <w:rPr>
          <w:noProof/>
        </w:rPr>
        <w:t xml:space="preserve">(Nie </w:t>
      </w:r>
      <w:r w:rsidR="00DC2212" w:rsidRPr="00DC2212">
        <w:rPr>
          <w:i/>
          <w:noProof/>
        </w:rPr>
        <w:t>et al.</w:t>
      </w:r>
      <w:r w:rsidR="00DC2212" w:rsidRPr="00DC2212">
        <w:rPr>
          <w:noProof/>
        </w:rPr>
        <w:t xml:space="preserve"> 2013)</w:t>
      </w:r>
      <w:r w:rsidR="00DC2212">
        <w:fldChar w:fldCharType="end"/>
      </w:r>
      <w:r w:rsidR="00DC2212">
        <w:t xml:space="preserve">, although </w:t>
      </w:r>
      <w:r w:rsidR="006476C2">
        <w:t xml:space="preserve">this effect is interactive with environmental stresses such as drought or low soil fertility </w:t>
      </w:r>
      <w:r w:rsidR="00DC2212">
        <w:fldChar w:fldCharType="begin" w:fldLock="1"/>
      </w:r>
      <w:r w:rsidR="00CE0A34">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mp; Taub 2010)", "plainTextFormattedCitation" : "(Wang &amp; Taub 2010)", "previouslyFormattedCitation" : "(Wang &amp; Taub 2010)" }, "properties" : { "noteIndex" : 0 }, "schema" : "https://github.com/citation-style-language/schema/raw/master/csl-citation.json" }</w:instrText>
      </w:r>
      <w:r w:rsidR="00DC2212">
        <w:fldChar w:fldCharType="separate"/>
      </w:r>
      <w:r w:rsidR="00DC2212" w:rsidRPr="00DC2212">
        <w:rPr>
          <w:noProof/>
        </w:rPr>
        <w:t>(Wang &amp; Taub 2010)</w:t>
      </w:r>
      <w:r w:rsidR="00DC2212">
        <w:fldChar w:fldCharType="end"/>
      </w:r>
      <w:r w:rsidR="00DC2212">
        <w:t xml:space="preserve">. Increased rates of </w:t>
      </w:r>
      <w:r w:rsidR="006E37D7">
        <w:t xml:space="preserve">production and </w:t>
      </w:r>
      <w:r w:rsidR="00DC2212">
        <w:t>turnover</w:t>
      </w:r>
      <w:r w:rsidR="006E37D7">
        <w:t xml:space="preserve"> of fine roots</w:t>
      </w:r>
      <w:r w:rsidR="00767315">
        <w:t xml:space="preserve"> under </w:t>
      </w:r>
      <w:r w:rsidR="00767315">
        <w:lastRenderedPageBreak/>
        <w:t>e</w:t>
      </w:r>
      <w:r w:rsidR="00BF01E1">
        <w:t>CO</w:t>
      </w:r>
      <w:r w:rsidR="00BF01E1" w:rsidRPr="0065273B">
        <w:rPr>
          <w:vertAlign w:val="subscript"/>
        </w:rPr>
        <w:t>2</w:t>
      </w:r>
      <w:r w:rsidR="006E37D7">
        <w:t xml:space="preserve"> </w:t>
      </w:r>
      <w:r w:rsidR="00DC2212">
        <w:t xml:space="preserve">have been shown in </w:t>
      </w:r>
      <w:r w:rsidR="00C903E2">
        <w:t xml:space="preserve">the </w:t>
      </w:r>
      <w:r w:rsidR="00767315">
        <w:t>field</w:t>
      </w:r>
      <w:r w:rsidR="00DC2212">
        <w:t xml:space="preserve">, </w:t>
      </w:r>
      <w:r w:rsidR="004A1F39" w:rsidRPr="00217851">
        <w:t>which has</w:t>
      </w:r>
      <w:r w:rsidR="00767315" w:rsidRPr="00217851">
        <w:t xml:space="preserve"> important implications for nutrient cycling and ecosystem functioning</w:t>
      </w:r>
      <w:r w:rsidR="00DC2212">
        <w:t xml:space="preserve"> </w:t>
      </w:r>
      <w:r w:rsidR="00CE0A34">
        <w:fldChar w:fldCharType="begin" w:fldLock="1"/>
      </w:r>
      <w:r w:rsidR="006E37D7">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lt;i&gt;et al.&lt;/i&gt; 1995, 2000; Matamala &amp; Schlesinger 2000; Lipson &lt;i&gt;et al.&lt;/i&gt; 2014)", "plainTextFormattedCitation" : "(Pregitzer et al. 1995, 2000; Matamala &amp; Schlesinger 2000; Lipson et al. 2014)", "previouslyFormattedCitation" : "(Pregitzer &lt;i&gt;et al.&lt;/i&gt; 1995, 2000; Matamala &amp; Schlesinger 2000; Lipson &lt;i&gt;et al.&lt;/i&gt; 2014)" }, "properties" : { "noteIndex" : 0 }, "schema" : "https://github.com/citation-style-language/schema/raw/master/csl-citation.json" }</w:instrText>
      </w:r>
      <w:r w:rsidR="00CE0A34">
        <w:fldChar w:fldCharType="separate"/>
      </w:r>
      <w:r w:rsidR="00CE0A34" w:rsidRPr="00CE0A34">
        <w:rPr>
          <w:noProof/>
        </w:rPr>
        <w:t xml:space="preserve">(Pregitzer </w:t>
      </w:r>
      <w:r w:rsidR="00CE0A34" w:rsidRPr="00CE0A34">
        <w:rPr>
          <w:i/>
          <w:noProof/>
        </w:rPr>
        <w:t>et al.</w:t>
      </w:r>
      <w:r w:rsidR="00CE0A34" w:rsidRPr="00CE0A34">
        <w:rPr>
          <w:noProof/>
        </w:rPr>
        <w:t xml:space="preserve"> 1995, 2000; Matamala &amp; Schlesinger 2000; Lipson </w:t>
      </w:r>
      <w:r w:rsidR="00CE0A34" w:rsidRPr="00CE0A34">
        <w:rPr>
          <w:i/>
          <w:noProof/>
        </w:rPr>
        <w:t>et al.</w:t>
      </w:r>
      <w:r w:rsidR="00CE0A34" w:rsidRPr="00CE0A34">
        <w:rPr>
          <w:noProof/>
        </w:rPr>
        <w:t xml:space="preserve"> 2014)</w:t>
      </w:r>
      <w:r w:rsidR="00CE0A34">
        <w:fldChar w:fldCharType="end"/>
      </w:r>
      <w:r w:rsidR="00CE0A34">
        <w:t xml:space="preserve">. </w:t>
      </w:r>
      <w:r w:rsidR="006E37D7">
        <w:t>e</w:t>
      </w:r>
      <w:r w:rsidR="00BF01E1">
        <w:t>CO</w:t>
      </w:r>
      <w:r w:rsidR="00BF01E1" w:rsidRPr="0065273B">
        <w:rPr>
          <w:vertAlign w:val="subscript"/>
        </w:rPr>
        <w:t>2</w:t>
      </w:r>
      <w:r w:rsidR="006E37D7">
        <w:t xml:space="preserve"> is also known to affect functional traits indicative of positions along economic spectra</w:t>
      </w:r>
      <w:r w:rsidR="00792278">
        <w:t xml:space="preserve"> (</w:t>
      </w:r>
      <w:r w:rsidR="00792278" w:rsidRPr="00792278">
        <w:rPr>
          <w:i/>
        </w:rPr>
        <w:t>sensu</w:t>
      </w:r>
      <w:r w:rsidR="00792278">
        <w:t xml:space="preserve"> </w:t>
      </w:r>
      <w:r w:rsidR="00792278">
        <w:fldChar w:fldCharType="begin" w:fldLock="1"/>
      </w:r>
      <w:r w:rsidR="00792278">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rsidR="00792278">
        <w:fldChar w:fldCharType="separate"/>
      </w:r>
      <w:r w:rsidR="00792278" w:rsidRPr="00792278">
        <w:rPr>
          <w:noProof/>
        </w:rPr>
        <w:t>Reich 2014)</w:t>
      </w:r>
      <w:r w:rsidR="00792278">
        <w:fldChar w:fldCharType="end"/>
      </w:r>
      <w:r w:rsidR="00792278">
        <w:t xml:space="preserve">. </w:t>
      </w:r>
      <w:r w:rsidR="006E37D7">
        <w:t>Reduction in specific leaf area (SLA) under e</w:t>
      </w:r>
      <w:r w:rsidR="00BF01E1">
        <w:t>CO</w:t>
      </w:r>
      <w:r w:rsidR="00BF01E1" w:rsidRPr="0065273B">
        <w:rPr>
          <w:vertAlign w:val="subscript"/>
        </w:rPr>
        <w:t>2</w:t>
      </w:r>
      <w:r w:rsidR="006E37D7">
        <w:t xml:space="preserve"> has been linked to accumulation of non-structural carbohydrates in leaves </w:t>
      </w:r>
      <w:r w:rsidR="006E37D7">
        <w:fldChar w:fldCharType="begin" w:fldLock="1"/>
      </w:r>
      <w:r w:rsidR="00792278">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mp; Navas 2003; Bader, Siegwolf &amp; K\u00f6rner 2010)", "plainTextFormattedCitation" : "(Poorter &amp; Navas 2003; Bader, Siegwolf &amp; K\u00f6rner 2010)", "previouslyFormattedCitation" : "(Poorter &amp; Navas 2003; Bader, Siegwolf &amp; K\u00f6rner 2010)" }, "properties" : { "noteIndex" : 0 }, "schema" : "https://github.com/citation-style-language/schema/raw/master/csl-citation.json" }</w:instrText>
      </w:r>
      <w:r w:rsidR="006E37D7">
        <w:fldChar w:fldCharType="separate"/>
      </w:r>
      <w:r w:rsidR="006E37D7" w:rsidRPr="006E37D7">
        <w:rPr>
          <w:noProof/>
        </w:rPr>
        <w:t>(Poorter &amp; Navas 2003; Bader, Siegwolf &amp; Körner 2010)</w:t>
      </w:r>
      <w:r w:rsidR="006E37D7">
        <w:fldChar w:fldCharType="end"/>
      </w:r>
      <w:r w:rsidR="006E37D7">
        <w:t xml:space="preserve">. </w:t>
      </w:r>
      <w:r w:rsidR="00A945D4">
        <w:t>Alteration of</w:t>
      </w:r>
      <w:r w:rsidR="00792278">
        <w:t xml:space="preserve"> </w:t>
      </w:r>
      <w:r w:rsidR="00792278" w:rsidRPr="00A945D4">
        <w:t>traits</w:t>
      </w:r>
      <w:r w:rsidR="00A945D4" w:rsidRPr="00A945D4">
        <w:t xml:space="preserve"> reflecting economic trade-offs</w:t>
      </w:r>
      <w:r w:rsidR="00792278" w:rsidRPr="00A945D4">
        <w:t xml:space="preserve"> </w:t>
      </w:r>
      <w:r w:rsidR="00A945D4" w:rsidRPr="00A945D4">
        <w:t xml:space="preserve">is of particular </w:t>
      </w:r>
      <w:r w:rsidR="00767315">
        <w:t>significance</w:t>
      </w:r>
      <w:r w:rsidR="00A945D4" w:rsidRPr="00A945D4">
        <w:t xml:space="preserve"> at the seedling stage</w:t>
      </w:r>
      <w:r w:rsidR="00A945D4">
        <w:t xml:space="preserve">, as functional traits of trees are most strongly adapted to the regeneration niche </w:t>
      </w:r>
      <w:r w:rsidR="00A945D4">
        <w:fldChar w:fldCharType="begin" w:fldLock="1"/>
      </w:r>
      <w:r w:rsidR="006476C2">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rsidR="00A945D4">
        <w:fldChar w:fldCharType="separate"/>
      </w:r>
      <w:r w:rsidR="00A945D4" w:rsidRPr="00A945D4">
        <w:rPr>
          <w:noProof/>
        </w:rPr>
        <w:t>(Poorter 2007)</w:t>
      </w:r>
      <w:r w:rsidR="00A945D4">
        <w:fldChar w:fldCharType="end"/>
      </w:r>
      <w:r w:rsidR="00A945D4">
        <w:t>.</w:t>
      </w:r>
    </w:p>
    <w:p w14:paraId="666656CD" w14:textId="5A0A7AB6" w:rsidR="00311DF6" w:rsidRPr="00435017" w:rsidRDefault="00A86928" w:rsidP="00311DF6">
      <w:pPr>
        <w:spacing w:line="360" w:lineRule="auto"/>
      </w:pPr>
      <w:r w:rsidRPr="004A4924">
        <w:t>Taken individually, w</w:t>
      </w:r>
      <w:r w:rsidR="004A1F39" w:rsidRPr="004A4924">
        <w:t xml:space="preserve">aterlogging and </w:t>
      </w:r>
      <w:r w:rsidRPr="004A4924">
        <w:t xml:space="preserve">elevated </w:t>
      </w:r>
      <w:r w:rsidR="004A1F39" w:rsidRPr="004A4924">
        <w:t xml:space="preserve">atmospheric </w:t>
      </w:r>
      <w:r w:rsidR="004A1F39" w:rsidRPr="004A4924">
        <w:t>CO</w:t>
      </w:r>
      <w:r w:rsidR="004A1F39" w:rsidRPr="004A4924">
        <w:rPr>
          <w:vertAlign w:val="subscript"/>
        </w:rPr>
        <w:t>2</w:t>
      </w:r>
      <w:r w:rsidR="004A1F39" w:rsidRPr="004A4924">
        <w:t xml:space="preserve"> </w:t>
      </w:r>
      <w:r w:rsidR="004A1F39" w:rsidRPr="004A4924">
        <w:t>co</w:t>
      </w:r>
      <w:r w:rsidRPr="004A4924">
        <w:t>ncentration appear to exert opposing effects on plant growth. The possibility that e</w:t>
      </w:r>
      <w:r w:rsidRPr="004A4924">
        <w:t>CO</w:t>
      </w:r>
      <w:r w:rsidRPr="004A4924">
        <w:rPr>
          <w:vertAlign w:val="subscript"/>
        </w:rPr>
        <w:t>2</w:t>
      </w:r>
      <w:r w:rsidRPr="004A4924">
        <w:t xml:space="preserve"> may</w:t>
      </w:r>
      <w:r>
        <w:t xml:space="preserve"> mitigate growth reduction under waterlogging warrants investigation of the interactive effects of these two environmental variables.</w:t>
      </w:r>
      <w:r w:rsidR="00EE11AC">
        <w:t xml:space="preserve"> </w:t>
      </w:r>
      <w:r w:rsidR="0094115E">
        <w:t>L</w:t>
      </w:r>
      <w:r w:rsidR="0094115E">
        <w:t xml:space="preserve">iterature </w:t>
      </w:r>
      <w:r w:rsidR="0094115E">
        <w:t>describing</w:t>
      </w:r>
      <w:r w:rsidR="0094115E">
        <w:t xml:space="preserve"> interactive effects of atmospheric </w:t>
      </w:r>
      <w:r w:rsidR="00BF01E1">
        <w:t>CO</w:t>
      </w:r>
      <w:r w:rsidR="00BF01E1" w:rsidRPr="0065273B">
        <w:rPr>
          <w:vertAlign w:val="subscript"/>
        </w:rPr>
        <w:t>2</w:t>
      </w:r>
      <w:r w:rsidR="0094115E">
        <w:t xml:space="preserve"> concentration</w:t>
      </w:r>
      <w:r w:rsidR="0094115E">
        <w:t xml:space="preserve"> and waterlogging or flooding on plant growth</w:t>
      </w:r>
      <w:r w:rsidR="0094115E">
        <w:t xml:space="preserve"> is sparse, and findings </w:t>
      </w:r>
      <w:r>
        <w:t>thus far present an inconsistent pircture</w:t>
      </w:r>
      <w:r w:rsidR="0094115E">
        <w:t>.</w:t>
      </w:r>
      <w:r w:rsidR="0094115E">
        <w:t xml:space="preserve"> Megonigal et al. </w:t>
      </w:r>
      <w:r w:rsidR="0094115E">
        <w:fldChar w:fldCharType="begin" w:fldLock="1"/>
      </w:r>
      <w:r w:rsidR="0094115E">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Vann &amp; Wolf 2005)", "manualFormatting" : "(2005)", "plainTextFormattedCitation" : "(Megonigal, Vann &amp; Wolf 2005)", "previouslyFormattedCitation" : "(Megonigal, Vann &amp; Wolf 2005)" }, "properties" : { "noteIndex" : 0 }, "schema" : "https://github.com/citation-style-language/schema/raw/master/csl-citation.json" }</w:instrText>
      </w:r>
      <w:r w:rsidR="0094115E">
        <w:fldChar w:fldCharType="separate"/>
      </w:r>
      <w:r w:rsidR="0094115E" w:rsidRPr="0094115E">
        <w:rPr>
          <w:noProof/>
        </w:rPr>
        <w:t>(2005)</w:t>
      </w:r>
      <w:r w:rsidR="0094115E">
        <w:fldChar w:fldCharType="end"/>
      </w:r>
      <w:r w:rsidR="0094115E">
        <w:t xml:space="preserve"> showed that e</w:t>
      </w:r>
      <w:r w:rsidR="00BF01E1">
        <w:t>CO</w:t>
      </w:r>
      <w:r w:rsidR="00BF01E1" w:rsidRPr="0065273B">
        <w:rPr>
          <w:vertAlign w:val="subscript"/>
        </w:rPr>
        <w:t>2</w:t>
      </w:r>
      <w:r w:rsidR="0094115E">
        <w:t xml:space="preserve"> stimulated biomass production in waterlogged (water table at -10 cm) but not inundated (water table at +5 cm) juveniles of </w:t>
      </w:r>
      <w:r w:rsidR="009228B0">
        <w:t xml:space="preserve">the flood-tolerant tree species </w:t>
      </w:r>
      <w:r w:rsidR="0094115E">
        <w:rPr>
          <w:i/>
        </w:rPr>
        <w:t>Taxodium distichum</w:t>
      </w:r>
      <w:r w:rsidR="0094115E">
        <w:t>. Increased photosynthesis under e</w:t>
      </w:r>
      <w:r w:rsidR="00BF01E1">
        <w:t>CO</w:t>
      </w:r>
      <w:r w:rsidR="00BF01E1" w:rsidRPr="0065273B">
        <w:rPr>
          <w:vertAlign w:val="subscript"/>
        </w:rPr>
        <w:t>2</w:t>
      </w:r>
      <w:r w:rsidR="0094115E">
        <w:t xml:space="preserve"> was not reduced by inundation. </w:t>
      </w:r>
      <w:r w:rsidR="00753495">
        <w:t>This effect was attributed to the increased metabolic cost of maintaining roots under low O</w:t>
      </w:r>
      <w:r w:rsidR="00753495" w:rsidRPr="00753495">
        <w:rPr>
          <w:vertAlign w:val="subscript"/>
        </w:rPr>
        <w:t>2</w:t>
      </w:r>
      <w:r w:rsidR="00753495">
        <w:t xml:space="preserve"> conditions. </w:t>
      </w:r>
      <w:r w:rsidR="0094115E">
        <w:t>In the same study, inundation had no effect on e</w:t>
      </w:r>
      <w:r w:rsidR="00BF01E1">
        <w:t>CO</w:t>
      </w:r>
      <w:r w:rsidR="00BF01E1" w:rsidRPr="0065273B">
        <w:rPr>
          <w:vertAlign w:val="subscript"/>
        </w:rPr>
        <w:t>2</w:t>
      </w:r>
      <w:r w:rsidR="0094115E">
        <w:t xml:space="preserve"> stimulation of photosynthesis or biomass production of the aquatic herbaceous species </w:t>
      </w:r>
      <w:r w:rsidR="0094115E" w:rsidRPr="0094115E">
        <w:rPr>
          <w:i/>
        </w:rPr>
        <w:t>Orontium aquaticum</w:t>
      </w:r>
      <w:r w:rsidR="0094115E">
        <w:t>.  The o</w:t>
      </w:r>
      <w:r w:rsidR="0094115E">
        <w:t xml:space="preserve">pposite response </w:t>
      </w:r>
      <w:r w:rsidR="0094115E">
        <w:t>was found for a highly flood</w:t>
      </w:r>
      <w:r w:rsidR="00D20DA1">
        <w:t>ing</w:t>
      </w:r>
      <w:r w:rsidR="0094115E">
        <w:t xml:space="preserve"> tolerant Amazonian tree:</w:t>
      </w:r>
      <w:r w:rsidR="0094115E">
        <w:t xml:space="preserve"> </w:t>
      </w:r>
      <w:r w:rsidR="00D20DA1">
        <w:t xml:space="preserve">waterlogged </w:t>
      </w:r>
      <w:r w:rsidR="0094115E" w:rsidRPr="00D20DA1">
        <w:rPr>
          <w:i/>
        </w:rPr>
        <w:t xml:space="preserve">Senna </w:t>
      </w:r>
      <w:r w:rsidR="00D20DA1" w:rsidRPr="00D20DA1">
        <w:rPr>
          <w:i/>
        </w:rPr>
        <w:t>reticulata</w:t>
      </w:r>
      <w:r w:rsidR="00D20DA1">
        <w:t xml:space="preserve"> grown in open top chambers </w:t>
      </w:r>
      <w:r w:rsidR="0094115E">
        <w:t xml:space="preserve">showed greater increment in biomass </w:t>
      </w:r>
      <w:r w:rsidR="00D20DA1">
        <w:t xml:space="preserve">under elevated </w:t>
      </w:r>
      <w:r w:rsidR="00BF01E1">
        <w:t>CO</w:t>
      </w:r>
      <w:r w:rsidR="00BF01E1" w:rsidRPr="0065273B">
        <w:rPr>
          <w:vertAlign w:val="subscript"/>
        </w:rPr>
        <w:t>2</w:t>
      </w:r>
      <w:r w:rsidR="00D20DA1">
        <w:t xml:space="preserve"> </w:t>
      </w:r>
      <w:r w:rsidR="00D20DA1">
        <w:fldChar w:fldCharType="begin" w:fldLock="1"/>
      </w:r>
      <w:r w:rsidR="00435017">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lt;i&gt;et al.&lt;/i&gt; 2014)", "plainTextFormattedCitation" : "(Arenque et al. 2014)", "previouslyFormattedCitation" : "(Arenque &lt;i&gt;et al.&lt;/i&gt; 2014)" }, "properties" : { "noteIndex" : 0 }, "schema" : "https://github.com/citation-style-language/schema/raw/master/csl-citation.json" }</w:instrText>
      </w:r>
      <w:r w:rsidR="00D20DA1">
        <w:fldChar w:fldCharType="separate"/>
      </w:r>
      <w:r w:rsidR="00D20DA1" w:rsidRPr="00D20DA1">
        <w:rPr>
          <w:noProof/>
        </w:rPr>
        <w:t xml:space="preserve">(Arenque </w:t>
      </w:r>
      <w:r w:rsidR="00D20DA1" w:rsidRPr="00D20DA1">
        <w:rPr>
          <w:i/>
          <w:noProof/>
        </w:rPr>
        <w:t>et al.</w:t>
      </w:r>
      <w:r w:rsidR="00D20DA1" w:rsidRPr="00D20DA1">
        <w:rPr>
          <w:noProof/>
        </w:rPr>
        <w:t xml:space="preserve"> 2014)</w:t>
      </w:r>
      <w:r w:rsidR="00D20DA1">
        <w:fldChar w:fldCharType="end"/>
      </w:r>
      <w:r w:rsidR="00D20DA1">
        <w:t>.</w:t>
      </w:r>
      <w:r w:rsidR="000712DF" w:rsidRPr="000712DF">
        <w:t xml:space="preserve"> </w:t>
      </w:r>
      <w:r w:rsidR="00435017">
        <w:t xml:space="preserve">Finally, no evidence for an interaction between </w:t>
      </w:r>
      <w:r w:rsidR="00BF01E1">
        <w:t>CO</w:t>
      </w:r>
      <w:r w:rsidR="00BF01E1" w:rsidRPr="0065273B">
        <w:rPr>
          <w:vertAlign w:val="subscript"/>
        </w:rPr>
        <w:t>2</w:t>
      </w:r>
      <w:r w:rsidR="00435017">
        <w:t xml:space="preserve"> concentration and waterlogging status was found</w:t>
      </w:r>
      <w:r w:rsidR="00435017" w:rsidRPr="00435017">
        <w:t xml:space="preserve"> </w:t>
      </w:r>
      <w:r w:rsidR="00435017">
        <w:t>on</w:t>
      </w:r>
      <w:r w:rsidR="00435017" w:rsidRPr="00435017">
        <w:t xml:space="preserve"> growth or stomatal conductance</w:t>
      </w:r>
      <w:r w:rsidR="00435017">
        <w:t xml:space="preserve"> in soybean </w:t>
      </w:r>
      <w:r w:rsidR="00435017">
        <w:fldChar w:fldCharType="begin" w:fldLock="1"/>
      </w:r>
      <w:r w:rsidR="000712DF">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lt;i&gt;et al.&lt;/i&gt; 2012)", "plainTextFormattedCitation" : "(Shimono et al. 2012)", "previouslyFormattedCitation" : "(Shimono &lt;i&gt;et al.&lt;/i&gt; 2012)" }, "properties" : { "noteIndex" : 0 }, "schema" : "https://github.com/citation-style-language/schema/raw/master/csl-citation.json" }</w:instrText>
      </w:r>
      <w:r w:rsidR="00435017">
        <w:fldChar w:fldCharType="separate"/>
      </w:r>
      <w:r w:rsidR="00435017" w:rsidRPr="00435017">
        <w:rPr>
          <w:noProof/>
        </w:rPr>
        <w:t xml:space="preserve">(Shimono </w:t>
      </w:r>
      <w:r w:rsidR="00435017" w:rsidRPr="00435017">
        <w:rPr>
          <w:i/>
          <w:noProof/>
        </w:rPr>
        <w:t>et al.</w:t>
      </w:r>
      <w:r w:rsidR="00435017" w:rsidRPr="00435017">
        <w:rPr>
          <w:noProof/>
        </w:rPr>
        <w:t xml:space="preserve"> 2012)</w:t>
      </w:r>
      <w:r w:rsidR="00435017">
        <w:fldChar w:fldCharType="end"/>
      </w:r>
      <w:r w:rsidR="00435017" w:rsidRPr="00435017">
        <w:t>.</w:t>
      </w:r>
      <w:r w:rsidR="00753495">
        <w:t xml:space="preserve"> </w:t>
      </w:r>
      <w:r w:rsidR="00311DF6">
        <w:t>To our knowledge, no studies have investigated the effects of e</w:t>
      </w:r>
      <w:r w:rsidR="00BF01E1">
        <w:t>CO</w:t>
      </w:r>
      <w:r w:rsidR="00BF01E1" w:rsidRPr="0065273B">
        <w:rPr>
          <w:vertAlign w:val="subscript"/>
        </w:rPr>
        <w:t>2</w:t>
      </w:r>
      <w:r w:rsidR="00311DF6">
        <w:t xml:space="preserve"> on recovery from waterlogging. Recovery following stress events may be more important to fitness than tolerance of the stress </w:t>
      </w:r>
      <w:r w:rsidR="00311DF6">
        <w:fldChar w:fldCharType="begin" w:fldLock="1"/>
      </w:r>
      <w:r w:rsidR="00BF01E1">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mp; BassiriRad 2003)", "plainTextFormattedCitation" : "(Gutschick &amp; BassiriRad 2003)", "previouslyFormattedCitation" : "(Gutschick &amp; BassiriRad 2003)" }, "properties" : { "noteIndex" : 0 }, "schema" : "https://github.com/citation-style-language/schema/raw/master/csl-citation.json" }</w:instrText>
      </w:r>
      <w:r w:rsidR="00311DF6">
        <w:fldChar w:fldCharType="separate"/>
      </w:r>
      <w:r w:rsidR="00BF01E1" w:rsidRPr="00BF01E1">
        <w:rPr>
          <w:noProof/>
        </w:rPr>
        <w:t>(Gutschick &amp; BassiriRad 2003)</w:t>
      </w:r>
      <w:r w:rsidR="00311DF6">
        <w:fldChar w:fldCharType="end"/>
      </w:r>
      <w:r w:rsidR="00311DF6">
        <w:t xml:space="preserve">. </w:t>
      </w:r>
      <w:r w:rsidR="00311DF6">
        <w:t>For waterlogged plants,</w:t>
      </w:r>
      <w:r w:rsidR="00311DF6">
        <w:t xml:space="preserve"> generation </w:t>
      </w:r>
      <w:r w:rsidR="00311DF6">
        <w:t xml:space="preserve">of reactive oxygen species </w:t>
      </w:r>
      <w:r w:rsidR="00311DF6">
        <w:t xml:space="preserve">following reaeration is likely to be a significant </w:t>
      </w:r>
      <w:r w:rsidR="00311DF6">
        <w:t xml:space="preserve">additional </w:t>
      </w:r>
      <w:r w:rsidR="00311DF6">
        <w:t xml:space="preserve">stress </w:t>
      </w:r>
      <w:r w:rsidR="00311DF6">
        <w:fldChar w:fldCharType="begin" w:fldLock="1"/>
      </w:r>
      <w:r w:rsidR="00BF01E1">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rsidR="00311DF6">
        <w:fldChar w:fldCharType="separate"/>
      </w:r>
      <w:r w:rsidR="00BF01E1" w:rsidRPr="00BF01E1">
        <w:rPr>
          <w:noProof/>
        </w:rPr>
        <w:t>(Drew 1997)</w:t>
      </w:r>
      <w:r w:rsidR="00311DF6">
        <w:fldChar w:fldCharType="end"/>
      </w:r>
      <w:r w:rsidR="00311DF6">
        <w:t>.</w:t>
      </w:r>
      <w:r w:rsidR="00EE11AC">
        <w:t xml:space="preserve"> </w:t>
      </w:r>
    </w:p>
    <w:p w14:paraId="7F1CE0B8" w14:textId="1D1A7F50" w:rsidR="0070468C" w:rsidRDefault="0070468C" w:rsidP="0070468C">
      <w:pPr>
        <w:spacing w:line="360" w:lineRule="auto"/>
      </w:pPr>
      <w:r>
        <w:t>The objective of this study was to investigate interactive effects between e</w:t>
      </w:r>
      <w:r w:rsidR="00BF01E1">
        <w:t>CO</w:t>
      </w:r>
      <w:r w:rsidR="00BF01E1" w:rsidRPr="0065273B">
        <w:rPr>
          <w:vertAlign w:val="subscript"/>
        </w:rPr>
        <w:t>2</w:t>
      </w:r>
      <w:r>
        <w:t xml:space="preserve"> and waterlogging on gas exchange</w:t>
      </w:r>
      <w:r w:rsidR="00A44C35">
        <w:t>,</w:t>
      </w:r>
      <w:r>
        <w:t xml:space="preserve"> biomass </w:t>
      </w:r>
      <w:r w:rsidR="00A44C35">
        <w:t xml:space="preserve">accumulation and </w:t>
      </w:r>
      <w:r>
        <w:t>allocation</w:t>
      </w:r>
      <w:r w:rsidR="00A44C35">
        <w:t>,</w:t>
      </w:r>
      <w:r>
        <w:t xml:space="preserve"> and </w:t>
      </w:r>
      <w:r w:rsidR="00A44C35">
        <w:t>functional traits</w:t>
      </w:r>
      <w:r w:rsidR="00EE11AC">
        <w:t xml:space="preserve"> for three riparian tree </w:t>
      </w:r>
      <w:r w:rsidR="00A44C35">
        <w:t>species</w:t>
      </w:r>
      <w:r>
        <w:t>.</w:t>
      </w:r>
      <w:r>
        <w:t xml:space="preserve"> </w:t>
      </w:r>
      <w:r w:rsidR="003F0512">
        <w:t xml:space="preserve">In particular, we were interested in whether eCO2 mitigates growth reduction under waterlogging, and whether this response is sustained following a refractory ‘recovery’ period during which soils are reaerated. </w:t>
      </w:r>
      <w:r w:rsidR="00EE11AC">
        <w:t xml:space="preserve">We </w:t>
      </w:r>
      <w:r w:rsidR="00D806BB">
        <w:t xml:space="preserve">also investigated two </w:t>
      </w:r>
      <w:r w:rsidR="00EE11AC">
        <w:t>hypothesise</w:t>
      </w:r>
      <w:r w:rsidR="00EE11AC">
        <w:t>d</w:t>
      </w:r>
      <w:r w:rsidR="00EE11AC">
        <w:t xml:space="preserve"> mechanisms by which such an interactive effect might occur: a.) higher water use efficiency under eCO</w:t>
      </w:r>
      <w:r w:rsidR="00EE11AC" w:rsidRPr="0065273B">
        <w:rPr>
          <w:vertAlign w:val="subscript"/>
        </w:rPr>
        <w:t>2</w:t>
      </w:r>
      <w:r w:rsidR="00EE11AC">
        <w:t xml:space="preserve"> </w:t>
      </w:r>
      <w:r w:rsidR="00EE11AC">
        <w:fldChar w:fldCharType="begin" w:fldLock="1"/>
      </w:r>
      <w:r w:rsidR="00EE11AC">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mp; Winter 2010)", "plainTextFormattedCitation" : "(Holtum &amp; Winter 2010)", "previouslyFormattedCitation" : "(Holtum &amp; Winter 2010)" }, "properties" : { "noteIndex" : 0 }, "schema" : "https://github.com/citation-style-language/schema/raw/master/csl-citation.json" }</w:instrText>
      </w:r>
      <w:r w:rsidR="00EE11AC">
        <w:fldChar w:fldCharType="separate"/>
      </w:r>
      <w:r w:rsidR="00EE11AC" w:rsidRPr="000712DF">
        <w:rPr>
          <w:noProof/>
        </w:rPr>
        <w:t>(Holtum &amp; Winter 2010)</w:t>
      </w:r>
      <w:r w:rsidR="00EE11AC">
        <w:fldChar w:fldCharType="end"/>
      </w:r>
      <w:r w:rsidR="00EE11AC">
        <w:t xml:space="preserve"> facilitate</w:t>
      </w:r>
      <w:r w:rsidR="00D806BB">
        <w:t>s</w:t>
      </w:r>
      <w:r w:rsidR="00EE11AC">
        <w:t xml:space="preserve"> photosynthesis in plants with anoxia-impaired root functionality by lowering the water </w:t>
      </w:r>
      <w:r w:rsidR="00EE11AC">
        <w:lastRenderedPageBreak/>
        <w:t>cost of carbon assimilation; b.) eCO2 facilitate</w:t>
      </w:r>
      <w:r w:rsidR="00D806BB">
        <w:t>s</w:t>
      </w:r>
      <w:r w:rsidR="00EE11AC">
        <w:t xml:space="preserve"> biomass recovery by increasing rates of fine root production during the recovery period </w:t>
      </w:r>
      <w:r w:rsidR="00EE11AC">
        <w:fldChar w:fldCharType="begin" w:fldLock="1"/>
      </w:r>
      <w:r w:rsidR="00EE11AC">
        <w:instrText>ADDIN CSL_CITATION { "citationItems" : [ { "id" : "ITEM-1",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1", "issued" : { "date-parts" : [ [ "1995" ] ] }, "page" : "579-585", "title" : "Atmospheric CO2, soil-nitrogen and Turnover of fine roots", "type" : "article-journal", "volume" : "129" }, "uris" : [ "http://www.mendeley.com/documents/?uuid=10adb16b-4f0e-4373-83d2-5034d684a284" ] } ], "mendeley" : { "formattedCitation" : "(Pregitzer &lt;i&gt;et al.&lt;/i&gt; 1995)", "plainTextFormattedCitation" : "(Pregitzer et al. 1995)" }, "properties" : { "noteIndex" : 0 }, "schema" : "https://github.com/citation-style-language/schema/raw/master/csl-citation.json" }</w:instrText>
      </w:r>
      <w:r w:rsidR="00EE11AC">
        <w:fldChar w:fldCharType="separate"/>
      </w:r>
      <w:r w:rsidR="00EE11AC" w:rsidRPr="00EE11AC">
        <w:rPr>
          <w:noProof/>
        </w:rPr>
        <w:t xml:space="preserve">(Pregitzer </w:t>
      </w:r>
      <w:r w:rsidR="00EE11AC" w:rsidRPr="00EE11AC">
        <w:rPr>
          <w:i/>
          <w:noProof/>
        </w:rPr>
        <w:t>et al.</w:t>
      </w:r>
      <w:r w:rsidR="00EE11AC" w:rsidRPr="00EE11AC">
        <w:rPr>
          <w:noProof/>
        </w:rPr>
        <w:t xml:space="preserve"> 1995)</w:t>
      </w:r>
      <w:r w:rsidR="00EE11AC">
        <w:fldChar w:fldCharType="end"/>
      </w:r>
      <w:r w:rsidR="00EE11AC">
        <w:t>.</w:t>
      </w:r>
      <w:r w:rsidR="00EE11AC">
        <w:t xml:space="preserve"> </w:t>
      </w:r>
    </w:p>
    <w:p w14:paraId="11E5EDE1" w14:textId="77777777" w:rsidR="0070468C" w:rsidRDefault="0070468C" w:rsidP="0070468C">
      <w:pPr>
        <w:pStyle w:val="ListParagraph"/>
      </w:pPr>
    </w:p>
    <w:p w14:paraId="3CE38E1B" w14:textId="77777777" w:rsidR="00753495" w:rsidRDefault="00753495" w:rsidP="00435017">
      <w:pPr>
        <w:spacing w:line="360" w:lineRule="auto"/>
      </w:pPr>
    </w:p>
    <w:p w14:paraId="00CF7296" w14:textId="0EA74D3F" w:rsidR="0094115E" w:rsidRPr="0094115E" w:rsidRDefault="0094115E" w:rsidP="00901227">
      <w:pPr>
        <w:spacing w:line="360" w:lineRule="auto"/>
      </w:pPr>
    </w:p>
    <w:bookmarkEnd w:id="0"/>
    <w:p w14:paraId="316B90A0" w14:textId="77777777" w:rsidR="00760FB9" w:rsidRPr="00A945D4" w:rsidRDefault="00760FB9" w:rsidP="00901227">
      <w:pPr>
        <w:spacing w:line="360" w:lineRule="auto"/>
        <w:rPr>
          <w:vertAlign w:val="subscript"/>
        </w:rPr>
      </w:pPr>
    </w:p>
    <w:sectPr w:rsidR="00760FB9" w:rsidRPr="00A945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EC3DD0"/>
    <w:multiLevelType w:val="hybridMultilevel"/>
    <w:tmpl w:val="74986AF4"/>
    <w:lvl w:ilvl="0" w:tplc="F7D8CB1C">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4AF4"/>
    <w:rsid w:val="000114EA"/>
    <w:rsid w:val="000323DD"/>
    <w:rsid w:val="000712DF"/>
    <w:rsid w:val="000F3CFF"/>
    <w:rsid w:val="001157EE"/>
    <w:rsid w:val="0017286A"/>
    <w:rsid w:val="00181784"/>
    <w:rsid w:val="00183481"/>
    <w:rsid w:val="001B26AF"/>
    <w:rsid w:val="001C47F9"/>
    <w:rsid w:val="001F0075"/>
    <w:rsid w:val="00217851"/>
    <w:rsid w:val="00237815"/>
    <w:rsid w:val="0024242D"/>
    <w:rsid w:val="00267E9B"/>
    <w:rsid w:val="00311DF6"/>
    <w:rsid w:val="003A4AF4"/>
    <w:rsid w:val="003F0512"/>
    <w:rsid w:val="00435017"/>
    <w:rsid w:val="004A1F39"/>
    <w:rsid w:val="004A4924"/>
    <w:rsid w:val="00535663"/>
    <w:rsid w:val="0059644D"/>
    <w:rsid w:val="006476C2"/>
    <w:rsid w:val="006A35F4"/>
    <w:rsid w:val="006E37D7"/>
    <w:rsid w:val="006F4FEE"/>
    <w:rsid w:val="0070468C"/>
    <w:rsid w:val="00734DD2"/>
    <w:rsid w:val="00753495"/>
    <w:rsid w:val="00760FB9"/>
    <w:rsid w:val="00767315"/>
    <w:rsid w:val="00792278"/>
    <w:rsid w:val="00797A4E"/>
    <w:rsid w:val="00810767"/>
    <w:rsid w:val="008512E1"/>
    <w:rsid w:val="008A2F10"/>
    <w:rsid w:val="00901227"/>
    <w:rsid w:val="009228B0"/>
    <w:rsid w:val="0094115E"/>
    <w:rsid w:val="00973482"/>
    <w:rsid w:val="009A0AC9"/>
    <w:rsid w:val="009C5432"/>
    <w:rsid w:val="00A31A96"/>
    <w:rsid w:val="00A44C35"/>
    <w:rsid w:val="00A75AC9"/>
    <w:rsid w:val="00A86928"/>
    <w:rsid w:val="00A945D4"/>
    <w:rsid w:val="00AE2B73"/>
    <w:rsid w:val="00BF01E1"/>
    <w:rsid w:val="00C903E2"/>
    <w:rsid w:val="00CE0A34"/>
    <w:rsid w:val="00D20DA1"/>
    <w:rsid w:val="00D23D24"/>
    <w:rsid w:val="00D806BB"/>
    <w:rsid w:val="00DC2212"/>
    <w:rsid w:val="00DF26A4"/>
    <w:rsid w:val="00E10951"/>
    <w:rsid w:val="00EE11AC"/>
    <w:rsid w:val="00EF1830"/>
    <w:rsid w:val="00F67364"/>
    <w:rsid w:val="00F94C0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8B8CB"/>
  <w15:chartTrackingRefBased/>
  <w15:docId w15:val="{E83D0955-E1DC-43EA-A694-121EA1256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9644D"/>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ListParagraph">
    <w:name w:val="List Paragraph"/>
    <w:basedOn w:val="Normal"/>
    <w:uiPriority w:val="34"/>
    <w:qFormat/>
    <w:rsid w:val="00753495"/>
    <w:pPr>
      <w:ind w:left="720"/>
      <w:contextualSpacing/>
    </w:pPr>
  </w:style>
  <w:style w:type="character" w:styleId="CommentReference">
    <w:name w:val="annotation reference"/>
    <w:basedOn w:val="DefaultParagraphFont"/>
    <w:uiPriority w:val="99"/>
    <w:semiHidden/>
    <w:unhideWhenUsed/>
    <w:rsid w:val="00A44C35"/>
    <w:rPr>
      <w:sz w:val="16"/>
      <w:szCs w:val="16"/>
    </w:rPr>
  </w:style>
  <w:style w:type="paragraph" w:styleId="CommentText">
    <w:name w:val="annotation text"/>
    <w:basedOn w:val="Normal"/>
    <w:link w:val="CommentTextChar"/>
    <w:uiPriority w:val="99"/>
    <w:semiHidden/>
    <w:unhideWhenUsed/>
    <w:rsid w:val="00A44C35"/>
    <w:pPr>
      <w:spacing w:line="240" w:lineRule="auto"/>
    </w:pPr>
    <w:rPr>
      <w:sz w:val="20"/>
      <w:szCs w:val="20"/>
    </w:rPr>
  </w:style>
  <w:style w:type="character" w:customStyle="1" w:styleId="CommentTextChar">
    <w:name w:val="Comment Text Char"/>
    <w:basedOn w:val="DefaultParagraphFont"/>
    <w:link w:val="CommentText"/>
    <w:uiPriority w:val="99"/>
    <w:semiHidden/>
    <w:rsid w:val="00A44C35"/>
    <w:rPr>
      <w:sz w:val="20"/>
      <w:szCs w:val="20"/>
    </w:rPr>
  </w:style>
  <w:style w:type="paragraph" w:styleId="CommentSubject">
    <w:name w:val="annotation subject"/>
    <w:basedOn w:val="CommentText"/>
    <w:next w:val="CommentText"/>
    <w:link w:val="CommentSubjectChar"/>
    <w:uiPriority w:val="99"/>
    <w:semiHidden/>
    <w:unhideWhenUsed/>
    <w:rsid w:val="00A44C35"/>
    <w:rPr>
      <w:b/>
      <w:bCs/>
    </w:rPr>
  </w:style>
  <w:style w:type="character" w:customStyle="1" w:styleId="CommentSubjectChar">
    <w:name w:val="Comment Subject Char"/>
    <w:basedOn w:val="CommentTextChar"/>
    <w:link w:val="CommentSubject"/>
    <w:uiPriority w:val="99"/>
    <w:semiHidden/>
    <w:rsid w:val="00A44C35"/>
    <w:rPr>
      <w:b/>
      <w:bCs/>
      <w:sz w:val="20"/>
      <w:szCs w:val="20"/>
    </w:rPr>
  </w:style>
  <w:style w:type="paragraph" w:styleId="BalloonText">
    <w:name w:val="Balloon Text"/>
    <w:basedOn w:val="Normal"/>
    <w:link w:val="BalloonTextChar"/>
    <w:uiPriority w:val="99"/>
    <w:semiHidden/>
    <w:unhideWhenUsed/>
    <w:rsid w:val="00A44C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4C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7171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18</TotalTime>
  <Pages>3</Pages>
  <Words>15196</Words>
  <Characters>86618</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01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35</cp:revision>
  <dcterms:created xsi:type="dcterms:W3CDTF">2015-03-20T02:13:00Z</dcterms:created>
  <dcterms:modified xsi:type="dcterms:W3CDTF">2015-03-30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